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1FD8F6" w14:textId="77777777" w:rsidR="00DC7A9E" w:rsidRDefault="00015ADA" w:rsidP="00015ADA">
      <w:pPr>
        <w:jc w:val="both"/>
        <w:outlineLvl w:val="0"/>
        <w:rPr>
          <w:rFonts w:hint="eastAsia"/>
          <w:b/>
          <w:sz w:val="20"/>
          <w:szCs w:val="20"/>
        </w:rPr>
      </w:pPr>
      <w:bookmarkStart w:id="0" w:name="_GoBack"/>
      <w:r w:rsidRPr="00654D71">
        <w:rPr>
          <w:b/>
          <w:bCs/>
          <w:sz w:val="22"/>
          <w:szCs w:val="22"/>
        </w:rPr>
        <w:t>Supplementary File 1</w:t>
      </w:r>
      <w:bookmarkEnd w:id="0"/>
      <w:r>
        <w:rPr>
          <w:rFonts w:hint="eastAsia"/>
          <w:b/>
          <w:bCs/>
          <w:sz w:val="22"/>
          <w:szCs w:val="22"/>
        </w:rPr>
        <w:t xml:space="preserve">. </w:t>
      </w:r>
      <w:r w:rsidRPr="006927EE">
        <w:rPr>
          <w:b/>
          <w:sz w:val="20"/>
          <w:szCs w:val="20"/>
        </w:rPr>
        <w:t>Parameters used in our simulation</w:t>
      </w:r>
    </w:p>
    <w:tbl>
      <w:tblPr>
        <w:tblStyle w:val="a4"/>
        <w:tblW w:w="94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7"/>
        <w:gridCol w:w="5350"/>
        <w:gridCol w:w="2835"/>
      </w:tblGrid>
      <w:tr w:rsidR="00015ADA" w:rsidRPr="00015ADA" w14:paraId="65ADDE2D" w14:textId="77777777" w:rsidTr="00015ADA">
        <w:trPr>
          <w:trHeight w:val="550"/>
        </w:trPr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2D322D8" w14:textId="77777777" w:rsidR="00015ADA" w:rsidRPr="00015ADA" w:rsidRDefault="00015ADA" w:rsidP="00015ADA">
            <w:pPr>
              <w:jc w:val="center"/>
              <w:rPr>
                <w:rFonts w:eastAsia="DengXian"/>
                <w:b/>
                <w:sz w:val="20"/>
                <w:szCs w:val="20"/>
              </w:rPr>
            </w:pPr>
            <w:r w:rsidRPr="00015ADA">
              <w:rPr>
                <w:rFonts w:eastAsia="DengXian"/>
                <w:b/>
                <w:sz w:val="20"/>
                <w:szCs w:val="20"/>
              </w:rPr>
              <w:t>Symbol</w:t>
            </w:r>
          </w:p>
        </w:tc>
        <w:tc>
          <w:tcPr>
            <w:tcW w:w="5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8EC8B44" w14:textId="77777777" w:rsidR="00015ADA" w:rsidRPr="00015ADA" w:rsidRDefault="00015ADA" w:rsidP="00015ADA">
            <w:pPr>
              <w:jc w:val="center"/>
              <w:rPr>
                <w:rFonts w:eastAsia="DengXian"/>
                <w:b/>
                <w:sz w:val="20"/>
                <w:szCs w:val="20"/>
              </w:rPr>
            </w:pPr>
            <w:r w:rsidRPr="00015ADA">
              <w:rPr>
                <w:rFonts w:eastAsia="DengXian"/>
                <w:b/>
                <w:sz w:val="20"/>
                <w:szCs w:val="20"/>
              </w:rPr>
              <w:t>Description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65A77E87" w14:textId="77777777" w:rsidR="00015ADA" w:rsidRPr="00015ADA" w:rsidRDefault="00015ADA" w:rsidP="00015ADA">
            <w:pPr>
              <w:jc w:val="center"/>
              <w:rPr>
                <w:rFonts w:eastAsia="DengXian"/>
                <w:b/>
                <w:sz w:val="20"/>
                <w:szCs w:val="20"/>
              </w:rPr>
            </w:pPr>
            <w:r w:rsidRPr="00015ADA">
              <w:rPr>
                <w:rFonts w:eastAsia="DengXian"/>
                <w:b/>
                <w:sz w:val="20"/>
                <w:szCs w:val="20"/>
              </w:rPr>
              <w:t>Value</w:t>
            </w:r>
          </w:p>
        </w:tc>
      </w:tr>
      <w:tr w:rsidR="00015ADA" w:rsidRPr="00015ADA" w14:paraId="3739F371" w14:textId="77777777" w:rsidTr="00015ADA">
        <w:tc>
          <w:tcPr>
            <w:tcW w:w="1307" w:type="dxa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A315C15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proofErr w:type="spellStart"/>
            <w:r w:rsidRPr="00015ADA">
              <w:rPr>
                <w:rFonts w:eastAsia="DengXian"/>
                <w:i/>
                <w:iCs/>
                <w:sz w:val="20"/>
                <w:szCs w:val="20"/>
              </w:rPr>
              <w:t>Len_a</w:t>
            </w:r>
            <w:proofErr w:type="spellEnd"/>
          </w:p>
        </w:tc>
        <w:tc>
          <w:tcPr>
            <w:tcW w:w="5350" w:type="dxa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2A67582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Length of 5’-leader before uORF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6F6DAF0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50 triplets</w:t>
            </w:r>
          </w:p>
        </w:tc>
      </w:tr>
      <w:tr w:rsidR="00015ADA" w:rsidRPr="00015ADA" w14:paraId="1AF589F3" w14:textId="77777777" w:rsidTr="00015ADA">
        <w:trPr>
          <w:trHeight w:val="1216"/>
        </w:trPr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453D101D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proofErr w:type="spellStart"/>
            <w:r w:rsidRPr="00015ADA">
              <w:rPr>
                <w:rFonts w:eastAsia="DengXian"/>
                <w:i/>
                <w:iCs/>
                <w:sz w:val="20"/>
                <w:szCs w:val="20"/>
              </w:rPr>
              <w:t>Len_u</w:t>
            </w:r>
            <w:proofErr w:type="spellEnd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52A00F1C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Length of uORF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6170988F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Default: 30 triplets</w:t>
            </w:r>
          </w:p>
          <w:p w14:paraId="37999BAA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Variable: 2, 10, 20, 30, 40, 50, 100 triplets</w:t>
            </w:r>
          </w:p>
        </w:tc>
      </w:tr>
      <w:tr w:rsidR="00015ADA" w:rsidRPr="00015ADA" w14:paraId="6A34D448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58B9E3CD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proofErr w:type="spellStart"/>
            <w:r w:rsidRPr="00015ADA">
              <w:rPr>
                <w:rFonts w:eastAsia="DengXian"/>
                <w:i/>
                <w:iCs/>
                <w:sz w:val="20"/>
                <w:szCs w:val="20"/>
              </w:rPr>
              <w:t>Len_b</w:t>
            </w:r>
            <w:proofErr w:type="spellEnd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6E6515F9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Distance between uORF and CDS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3708DDE1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50 triplets</w:t>
            </w:r>
          </w:p>
        </w:tc>
      </w:tr>
      <w:tr w:rsidR="00015ADA" w:rsidRPr="00015ADA" w14:paraId="6925A287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07C0BC4E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proofErr w:type="spellStart"/>
            <w:r w:rsidRPr="00015ADA">
              <w:rPr>
                <w:rFonts w:eastAsia="DengXian"/>
                <w:i/>
                <w:iCs/>
                <w:sz w:val="20"/>
                <w:szCs w:val="20"/>
              </w:rPr>
              <w:t>Len_m</w:t>
            </w:r>
            <w:proofErr w:type="spellEnd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0804B044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Length of CDS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36EACF76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500 triplets</w:t>
            </w:r>
          </w:p>
        </w:tc>
      </w:tr>
      <w:tr w:rsidR="00015ADA" w:rsidRPr="00015ADA" w14:paraId="3CADB47C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63D90BE1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proofErr w:type="spellStart"/>
            <w:r w:rsidRPr="00015ADA">
              <w:rPr>
                <w:rFonts w:eastAsia="DengXian"/>
                <w:i/>
                <w:iCs/>
                <w:sz w:val="20"/>
                <w:szCs w:val="20"/>
              </w:rPr>
              <w:t>Len_c</w:t>
            </w:r>
            <w:proofErr w:type="spellEnd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18A993BA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Length of 3’UTR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3C950A02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50 triplets</w:t>
            </w:r>
          </w:p>
        </w:tc>
      </w:tr>
      <w:bookmarkStart w:id="1" w:name="OLE_LINK25"/>
      <w:tr w:rsidR="00015ADA" w:rsidRPr="00015ADA" w14:paraId="1828CD0F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6EF1D701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ν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s</m:t>
                    </m:r>
                  </m:sub>
                </m:sSub>
              </m:oMath>
            </m:oMathPara>
            <w:bookmarkEnd w:id="1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4ED23906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Probability of movement of a 40S ribosome to the next position in a single action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71E2782A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.3*</w:t>
            </w:r>
          </w:p>
        </w:tc>
      </w:tr>
      <w:bookmarkStart w:id="2" w:name="OLE_LINK97"/>
      <w:tr w:rsidR="00015ADA" w:rsidRPr="00015ADA" w14:paraId="4924B072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704F7E34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ν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Eu</m:t>
                    </m:r>
                  </m:sub>
                </m:sSub>
              </m:oMath>
            </m:oMathPara>
            <w:bookmarkEnd w:id="2"/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34A99537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Probability of movement of an 80S ribosome to the next position in uORF in a single action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68CE306D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.3**</w:t>
            </w:r>
          </w:p>
        </w:tc>
      </w:tr>
      <w:tr w:rsidR="00015ADA" w:rsidRPr="00015ADA" w14:paraId="19FF81E6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1F91E001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ν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EC</m:t>
                    </m:r>
                  </m:sub>
                </m:sSub>
              </m:oMath>
            </m:oMathPara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3A4B50FE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Probability of movement of an 80S ribosome to the next position in CDS in a single action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766EF6D0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.5***</w:t>
            </w:r>
          </w:p>
        </w:tc>
      </w:tr>
      <w:tr w:rsidR="00015ADA" w:rsidRPr="00015ADA" w14:paraId="7387AE1D" w14:textId="77777777" w:rsidTr="00015ADA">
        <w:trPr>
          <w:trHeight w:val="1271"/>
        </w:trPr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7A27239A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w:r w:rsidRPr="00015ADA">
              <w:rPr>
                <w:rFonts w:eastAsia="DengXian"/>
                <w:i/>
                <w:iCs/>
                <w:sz w:val="20"/>
                <w:szCs w:val="20"/>
              </w:rPr>
              <w:t>R</w:t>
            </w:r>
            <w:r w:rsidRPr="00015ADA">
              <w:rPr>
                <w:rFonts w:eastAsia="DengXian"/>
                <w:i/>
                <w:iCs/>
                <w:sz w:val="20"/>
                <w:szCs w:val="20"/>
                <w:vertAlign w:val="subscript"/>
              </w:rPr>
              <w:t>in</w:t>
            </w:r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4A8DBCFC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Probability of loading a new 40S ribosome at the 5’-terminus of the mRNA in a single action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3A97FB12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1000 values generated from uniform distribution or exponential distribution</w:t>
            </w:r>
          </w:p>
        </w:tc>
      </w:tr>
      <w:tr w:rsidR="00015ADA" w:rsidRPr="00015ADA" w14:paraId="7125B791" w14:textId="77777777" w:rsidTr="00015ADA">
        <w:trPr>
          <w:trHeight w:val="1606"/>
        </w:trPr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372F80CD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up</m:t>
                    </m:r>
                  </m:sub>
                </m:sSub>
              </m:oMath>
            </m:oMathPara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346D1276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Dissociation probability of upstream 40S ribosome colliding with downstream 80S ribosome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576A1879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 for downstream dissociation;</w:t>
            </w:r>
          </w:p>
          <w:p w14:paraId="1C39D178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1 for upstream or double dissociation</w:t>
            </w:r>
          </w:p>
        </w:tc>
      </w:tr>
      <w:tr w:rsidR="00015ADA" w:rsidRPr="00015ADA" w14:paraId="2FECE489" w14:textId="77777777" w:rsidTr="00015ADA"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4F0020BF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own</m:t>
                    </m:r>
                  </m:sub>
                </m:sSub>
              </m:oMath>
            </m:oMathPara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52F52EF4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Dissociation probability of downstream 40S ribosome colliding with upstream 80S ribosome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2317323D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 for upstream dissociation;</w:t>
            </w:r>
          </w:p>
          <w:p w14:paraId="4BEF21B4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1 for downstream or double dissociation</w:t>
            </w:r>
          </w:p>
        </w:tc>
      </w:tr>
      <w:tr w:rsidR="00015ADA" w:rsidRPr="00015ADA" w14:paraId="62B78568" w14:textId="77777777" w:rsidTr="00015ADA">
        <w:trPr>
          <w:trHeight w:val="1760"/>
        </w:trPr>
        <w:tc>
          <w:tcPr>
            <w:tcW w:w="1307" w:type="dxa"/>
            <w:tcMar>
              <w:left w:w="0" w:type="dxa"/>
              <w:right w:w="0" w:type="dxa"/>
            </w:tcMar>
            <w:vAlign w:val="center"/>
          </w:tcPr>
          <w:p w14:paraId="2E08360F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I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uORF</m:t>
                    </m:r>
                  </m:sub>
                </m:sSub>
              </m:oMath>
            </m:oMathPara>
          </w:p>
        </w:tc>
        <w:tc>
          <w:tcPr>
            <w:tcW w:w="5350" w:type="dxa"/>
            <w:tcMar>
              <w:left w:w="0" w:type="dxa"/>
              <w:right w:w="0" w:type="dxa"/>
            </w:tcMar>
            <w:vAlign w:val="center"/>
          </w:tcPr>
          <w:p w14:paraId="0C0EB292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 xml:space="preserve">Probability of </w:t>
            </w:r>
            <w:r w:rsidRPr="00015ADA">
              <w:rPr>
                <w:rFonts w:eastAsia="DengXian" w:hint="eastAsia"/>
                <w:sz w:val="20"/>
                <w:szCs w:val="20"/>
              </w:rPr>
              <w:t xml:space="preserve">translation initiation </w:t>
            </w:r>
            <w:r w:rsidRPr="00015ADA">
              <w:rPr>
                <w:rFonts w:eastAsia="DengXian"/>
                <w:sz w:val="20"/>
                <w:szCs w:val="20"/>
              </w:rPr>
              <w:t>at the uORF start codon in a single action</w:t>
            </w:r>
          </w:p>
        </w:tc>
        <w:tc>
          <w:tcPr>
            <w:tcW w:w="2835" w:type="dxa"/>
            <w:tcMar>
              <w:left w:w="0" w:type="dxa"/>
              <w:right w:w="0" w:type="dxa"/>
            </w:tcMar>
            <w:vAlign w:val="center"/>
          </w:tcPr>
          <w:p w14:paraId="2AE54BB4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Single-uORF model:</w:t>
            </w:r>
          </w:p>
          <w:p w14:paraId="399608DD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, 0.1, 0.2, 0.3, 0.4, 0.5</w:t>
            </w:r>
          </w:p>
          <w:p w14:paraId="4BDEE345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Double-uORF model:</w:t>
            </w:r>
          </w:p>
          <w:p w14:paraId="40C1B7DE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, 0.1, 0.2, 0.3, 0.4</w:t>
            </w:r>
          </w:p>
        </w:tc>
      </w:tr>
      <w:tr w:rsidR="00015ADA" w:rsidRPr="00015ADA" w14:paraId="4A745045" w14:textId="77777777" w:rsidTr="00015ADA">
        <w:tc>
          <w:tcPr>
            <w:tcW w:w="1307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585C4BE" w14:textId="77777777" w:rsidR="00015ADA" w:rsidRPr="00015ADA" w:rsidRDefault="00015ADA" w:rsidP="00015ADA">
            <w:pPr>
              <w:jc w:val="center"/>
              <w:rPr>
                <w:rFonts w:eastAsia="DengXian"/>
                <w:i/>
                <w:iCs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I</m:t>
                    </m:r>
                  </m:e>
                  <m:sub>
                    <m:r>
                      <w:rPr>
                        <w:rFonts w:ascii="Cambria Math" w:eastAsia="DengXian" w:hAnsi="Cambria Math"/>
                        <w:sz w:val="20"/>
                        <w:szCs w:val="20"/>
                      </w:rPr>
                      <m:t>CDS</m:t>
                    </m:r>
                  </m:sub>
                </m:sSub>
              </m:oMath>
            </m:oMathPara>
          </w:p>
        </w:tc>
        <w:tc>
          <w:tcPr>
            <w:tcW w:w="5350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7D97E52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Probability of</w:t>
            </w:r>
            <w:r w:rsidRPr="00015ADA">
              <w:rPr>
                <w:rFonts w:eastAsia="DengXian" w:hint="eastAsia"/>
                <w:sz w:val="20"/>
                <w:szCs w:val="20"/>
              </w:rPr>
              <w:t xml:space="preserve"> translation initiation</w:t>
            </w:r>
            <w:r w:rsidRPr="00015ADA">
              <w:rPr>
                <w:rFonts w:eastAsia="DengXian"/>
                <w:sz w:val="20"/>
                <w:szCs w:val="20"/>
              </w:rPr>
              <w:t xml:space="preserve"> at the CDS start codon in a single action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DCFECB4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Single-uORF model:</w:t>
            </w:r>
          </w:p>
          <w:p w14:paraId="4CB871DB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.1, 0.2, 0.3, 0.4, 0.5, 0.6, 0.7, 0.8, 0.9, 1.0</w:t>
            </w:r>
          </w:p>
          <w:p w14:paraId="5AF4CECD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lastRenderedPageBreak/>
              <w:t>Double-uORF model:</w:t>
            </w:r>
          </w:p>
          <w:p w14:paraId="7CAE6C0E" w14:textId="77777777" w:rsidR="00015ADA" w:rsidRPr="00015ADA" w:rsidRDefault="00015ADA" w:rsidP="00015ADA">
            <w:pPr>
              <w:jc w:val="center"/>
              <w:rPr>
                <w:rFonts w:eastAsia="DengXian"/>
                <w:sz w:val="20"/>
                <w:szCs w:val="20"/>
              </w:rPr>
            </w:pPr>
            <w:r w:rsidRPr="00015ADA">
              <w:rPr>
                <w:rFonts w:eastAsia="DengXian"/>
                <w:sz w:val="20"/>
                <w:szCs w:val="20"/>
              </w:rPr>
              <w:t>0.9</w:t>
            </w:r>
          </w:p>
        </w:tc>
      </w:tr>
    </w:tbl>
    <w:p w14:paraId="6B383238" w14:textId="77777777" w:rsidR="00015ADA" w:rsidRDefault="00015ADA" w:rsidP="00015ADA">
      <w:pPr>
        <w:rPr>
          <w:rFonts w:hint="eastAsia"/>
        </w:rPr>
      </w:pPr>
    </w:p>
    <w:p w14:paraId="65EB6F4D" w14:textId="77777777" w:rsidR="00015ADA" w:rsidRPr="006927EE" w:rsidRDefault="00015ADA" w:rsidP="00015ADA">
      <w:pPr>
        <w:rPr>
          <w:bCs/>
          <w:sz w:val="20"/>
          <w:szCs w:val="20"/>
        </w:rPr>
      </w:pPr>
      <w:r w:rsidRPr="006927EE">
        <w:rPr>
          <w:bCs/>
          <w:sz w:val="20"/>
          <w:szCs w:val="20"/>
        </w:rPr>
        <w:t xml:space="preserve">*Adopted from Andreev </w:t>
      </w:r>
      <w:r w:rsidRPr="006927EE">
        <w:rPr>
          <w:bCs/>
          <w:i/>
          <w:iCs/>
          <w:sz w:val="20"/>
          <w:szCs w:val="20"/>
        </w:rPr>
        <w:t>et al.</w:t>
      </w:r>
      <w:r w:rsidRPr="006927EE">
        <w:rPr>
          <w:bCs/>
          <w:sz w:val="20"/>
          <w:szCs w:val="20"/>
        </w:rPr>
        <w:t xml:space="preserve">’s original ICIER model </w:t>
      </w:r>
      <w:r w:rsidRPr="006927EE">
        <w:rPr>
          <w:sz w:val="20"/>
          <w:szCs w:val="20"/>
        </w:rPr>
        <w:fldChar w:fldCharType="begin">
          <w:fldData xml:space="preserve">PEVuZE5vdGU+PENpdGU+PEF1dGhvcj5BbmRyZWV2PC9BdXRob3I+PFllYXI+MjAxODwvWWVhcj48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BbmRyZWV2PC9BdXRob3I+PFllYXI+MjAxODwvWWVhcj48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 w:rsidRPr="006927EE">
        <w:rPr>
          <w:sz w:val="20"/>
          <w:szCs w:val="20"/>
        </w:rPr>
      </w:r>
      <w:r w:rsidRPr="006927EE"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(Andreev et al., 2018)</w:t>
      </w:r>
      <w:r w:rsidRPr="006927EE">
        <w:rPr>
          <w:sz w:val="20"/>
          <w:szCs w:val="20"/>
        </w:rPr>
        <w:fldChar w:fldCharType="end"/>
      </w:r>
      <w:r w:rsidRPr="006927EE">
        <w:rPr>
          <w:bCs/>
          <w:sz w:val="20"/>
          <w:szCs w:val="20"/>
        </w:rPr>
        <w:t>, corresponding to a movement rate of 5 triplets/s.</w:t>
      </w:r>
    </w:p>
    <w:p w14:paraId="1419B89D" w14:textId="77777777" w:rsidR="00015ADA" w:rsidRPr="006927EE" w:rsidRDefault="00015ADA" w:rsidP="00015ADA">
      <w:pPr>
        <w:rPr>
          <w:bCs/>
          <w:sz w:val="20"/>
          <w:szCs w:val="20"/>
        </w:rPr>
      </w:pPr>
      <w:r w:rsidRPr="006927EE">
        <w:rPr>
          <w:bCs/>
          <w:sz w:val="20"/>
          <w:szCs w:val="20"/>
        </w:rPr>
        <w:t xml:space="preserve">**Adopted from Andreev </w:t>
      </w:r>
      <w:r w:rsidRPr="006927EE">
        <w:rPr>
          <w:bCs/>
          <w:i/>
          <w:iCs/>
          <w:sz w:val="20"/>
          <w:szCs w:val="20"/>
        </w:rPr>
        <w:t>et al.</w:t>
      </w:r>
      <w:r w:rsidRPr="006927EE">
        <w:rPr>
          <w:bCs/>
          <w:sz w:val="20"/>
          <w:szCs w:val="20"/>
        </w:rPr>
        <w:t xml:space="preserve">’s original ICIER model </w:t>
      </w:r>
      <w:r w:rsidRPr="006927EE">
        <w:rPr>
          <w:sz w:val="20"/>
          <w:szCs w:val="20"/>
        </w:rPr>
        <w:fldChar w:fldCharType="begin">
          <w:fldData xml:space="preserve">PEVuZE5vdGU+PENpdGU+PEF1dGhvcj5BbmRyZWV2PC9BdXRob3I+PFllYXI+MjAxODwvWWVhcj48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BbmRyZWV2PC9BdXRob3I+PFllYXI+MjAxODwvWWVhcj48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 w:rsidRPr="006927EE">
        <w:rPr>
          <w:sz w:val="20"/>
          <w:szCs w:val="20"/>
        </w:rPr>
      </w:r>
      <w:r w:rsidRPr="006927EE"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(Andreev et al., 2018)</w:t>
      </w:r>
      <w:r w:rsidRPr="006927EE">
        <w:rPr>
          <w:sz w:val="20"/>
          <w:szCs w:val="20"/>
        </w:rPr>
        <w:fldChar w:fldCharType="end"/>
      </w:r>
      <w:r w:rsidRPr="006927EE">
        <w:rPr>
          <w:bCs/>
          <w:sz w:val="20"/>
          <w:szCs w:val="20"/>
        </w:rPr>
        <w:t>, corresponding to a movement rate of 5 codons/s.</w:t>
      </w:r>
    </w:p>
    <w:p w14:paraId="39CC1822" w14:textId="77777777" w:rsidR="00015ADA" w:rsidRPr="006927EE" w:rsidRDefault="00015ADA" w:rsidP="00015ADA">
      <w:pPr>
        <w:rPr>
          <w:b/>
          <w:sz w:val="20"/>
          <w:szCs w:val="20"/>
        </w:rPr>
      </w:pPr>
      <w:r w:rsidRPr="006927EE">
        <w:rPr>
          <w:sz w:val="20"/>
          <w:szCs w:val="20"/>
        </w:rPr>
        <w:t>***</w:t>
      </w:r>
      <w:r w:rsidRPr="006927EE">
        <w:rPr>
          <w:rFonts w:hint="eastAsia"/>
          <w:sz w:val="20"/>
          <w:szCs w:val="20"/>
        </w:rPr>
        <w:t xml:space="preserve"> Considering that </w:t>
      </w:r>
      <w:r w:rsidRPr="006927EE">
        <w:rPr>
          <w:sz w:val="20"/>
          <w:szCs w:val="20"/>
        </w:rPr>
        <w:t xml:space="preserve">uORFs usually encode blocking peptides </w:t>
      </w:r>
      <w:r w:rsidRPr="006927EE">
        <w:rPr>
          <w:sz w:val="20"/>
          <w:szCs w:val="20"/>
        </w:rPr>
        <w:fldChar w:fldCharType="begin">
          <w:fldData xml:space="preserve">PEVuZE5vdGU+PENpdGU+PEF1dGhvcj5JdmFub3Y8L0F1dGhvcj48WWVhcj4yMDE4PC9ZZWFyPjxS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JdmFub3Y8L0F1dGhvcj48WWVhcj4yMDE4PC9ZZWFyPjxS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 w:rsidRPr="006927EE">
        <w:rPr>
          <w:sz w:val="20"/>
          <w:szCs w:val="20"/>
        </w:rPr>
      </w:r>
      <w:r w:rsidRPr="006927EE"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(Ivanov et al., 2018; Lovett and Rogers, 1996; Luo and Sachs, 1996; Raney et al., 2002; Vilela and McCarthy, 2003)</w:t>
      </w:r>
      <w:r w:rsidRPr="006927EE">
        <w:rPr>
          <w:sz w:val="20"/>
          <w:szCs w:val="20"/>
        </w:rPr>
        <w:fldChar w:fldCharType="end"/>
      </w:r>
      <w:r w:rsidRPr="006927EE">
        <w:rPr>
          <w:sz w:val="20"/>
          <w:szCs w:val="20"/>
        </w:rPr>
        <w:t xml:space="preserve"> or </w:t>
      </w:r>
      <w:r w:rsidRPr="006927EE">
        <w:rPr>
          <w:rFonts w:hint="eastAsia"/>
          <w:sz w:val="20"/>
          <w:szCs w:val="20"/>
        </w:rPr>
        <w:t xml:space="preserve">contain </w:t>
      </w:r>
      <w:r w:rsidRPr="006927EE">
        <w:rPr>
          <w:sz w:val="20"/>
          <w:szCs w:val="20"/>
        </w:rPr>
        <w:t xml:space="preserve">stalling codons </w:t>
      </w:r>
      <w:r w:rsidRPr="006927EE">
        <w:rPr>
          <w:sz w:val="20"/>
          <w:szCs w:val="20"/>
        </w:rPr>
        <w:fldChar w:fldCharType="begin">
          <w:fldData xml:space="preserve">PEVuZE5vdGU+PENpdGU+PEF1dGhvcj5MaW48L0F1dGhvcj48WWVhcj4yMDE5PC9ZZWFyPjxSZWNO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MaW48L0F1dGhvcj48WWVhcj4yMDE5PC9ZZWFyPjxSZWNO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 w:rsidRPr="006927EE">
        <w:rPr>
          <w:sz w:val="20"/>
          <w:szCs w:val="20"/>
        </w:rPr>
      </w:r>
      <w:r w:rsidRPr="006927EE"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(Bottorff et al., 2022; Lin et al., 2019; Meijer and Thomas, 2003)</w:t>
      </w:r>
      <w:r w:rsidRPr="006927EE">
        <w:rPr>
          <w:sz w:val="20"/>
          <w:szCs w:val="20"/>
        </w:rPr>
        <w:fldChar w:fldCharType="end"/>
      </w:r>
      <w:r w:rsidRPr="006927EE">
        <w:rPr>
          <w:rFonts w:hint="eastAsia"/>
          <w:sz w:val="20"/>
          <w:szCs w:val="20"/>
        </w:rPr>
        <w:t>,</w:t>
      </w:r>
      <w:r w:rsidRPr="006927EE">
        <w:rPr>
          <w:sz w:val="20"/>
          <w:szCs w:val="20"/>
        </w:rPr>
        <w:t xml:space="preserve"> we set </w:t>
      </w:r>
      <m:oMath>
        <m:sSub>
          <m:sSubPr>
            <m:ctrlPr>
              <w:rPr>
                <w:rFonts w:ascii="Cambria Math" w:hAnsi="Cambria Math"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ν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Eu</m:t>
            </m:r>
          </m:sub>
        </m:sSub>
      </m:oMath>
      <w:r w:rsidRPr="006927EE">
        <w:rPr>
          <w:sz w:val="20"/>
          <w:szCs w:val="20"/>
        </w:rPr>
        <w:t xml:space="preserve"> slightly</w:t>
      </w:r>
      <w:r w:rsidRPr="006927EE">
        <w:rPr>
          <w:rFonts w:hint="eastAsia"/>
          <w:sz w:val="20"/>
          <w:szCs w:val="20"/>
        </w:rPr>
        <w:t xml:space="preserve"> low</w:t>
      </w:r>
      <w:r w:rsidRPr="006927EE">
        <w:rPr>
          <w:sz w:val="20"/>
          <w:szCs w:val="20"/>
        </w:rPr>
        <w:t xml:space="preserve">er than </w:t>
      </w:r>
      <m:oMath>
        <m:sSub>
          <m:sSubPr>
            <m:ctrlPr>
              <w:rPr>
                <w:rFonts w:ascii="Cambria Math" w:hAnsi="Cambria Math"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ν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EC</m:t>
            </m:r>
          </m:sub>
        </m:sSub>
      </m:oMath>
      <w:r w:rsidRPr="006927EE">
        <w:rPr>
          <w:sz w:val="20"/>
          <w:szCs w:val="20"/>
        </w:rPr>
        <w:t>.</w:t>
      </w:r>
    </w:p>
    <w:p w14:paraId="65C6938F" w14:textId="77777777" w:rsidR="00015ADA" w:rsidRDefault="00015ADA">
      <w:pPr>
        <w:rPr>
          <w:rFonts w:hint="eastAsia"/>
        </w:rPr>
      </w:pPr>
    </w:p>
    <w:sectPr w:rsidR="00015ADA" w:rsidSect="004F7E46">
      <w:pgSz w:w="11900" w:h="16840"/>
      <w:pgMar w:top="1440" w:right="1440" w:bottom="1440" w:left="144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script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bordersDoNotSurroundHeader/>
  <w:bordersDoNotSurroundFooter/>
  <w:proofState w:spelling="clean" w:grammar="clean"/>
  <w:revisionView w:inkAnnotations="0"/>
  <w:defaultTabStop w:val="42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15ADA"/>
    <w:rsid w:val="000152C2"/>
    <w:rsid w:val="00015ADA"/>
    <w:rsid w:val="000234BC"/>
    <w:rsid w:val="00030682"/>
    <w:rsid w:val="00086B96"/>
    <w:rsid w:val="000A0E8E"/>
    <w:rsid w:val="000B59B4"/>
    <w:rsid w:val="000D1F07"/>
    <w:rsid w:val="00116AF5"/>
    <w:rsid w:val="0015047B"/>
    <w:rsid w:val="00157629"/>
    <w:rsid w:val="00176BF1"/>
    <w:rsid w:val="00186323"/>
    <w:rsid w:val="001E3E32"/>
    <w:rsid w:val="001F25CA"/>
    <w:rsid w:val="00206F2B"/>
    <w:rsid w:val="00295792"/>
    <w:rsid w:val="002966E8"/>
    <w:rsid w:val="002D16DB"/>
    <w:rsid w:val="002F1708"/>
    <w:rsid w:val="002F4FA7"/>
    <w:rsid w:val="003157FC"/>
    <w:rsid w:val="00316341"/>
    <w:rsid w:val="00324CD7"/>
    <w:rsid w:val="0034762C"/>
    <w:rsid w:val="00380325"/>
    <w:rsid w:val="0039295A"/>
    <w:rsid w:val="003C1349"/>
    <w:rsid w:val="003C3213"/>
    <w:rsid w:val="004351C2"/>
    <w:rsid w:val="004559AB"/>
    <w:rsid w:val="004578B3"/>
    <w:rsid w:val="00477EDF"/>
    <w:rsid w:val="004A4117"/>
    <w:rsid w:val="004F5AB7"/>
    <w:rsid w:val="004F7E46"/>
    <w:rsid w:val="00500B09"/>
    <w:rsid w:val="0051454B"/>
    <w:rsid w:val="005324EF"/>
    <w:rsid w:val="00556FC0"/>
    <w:rsid w:val="00573C20"/>
    <w:rsid w:val="005B58DD"/>
    <w:rsid w:val="005D64E6"/>
    <w:rsid w:val="005F5231"/>
    <w:rsid w:val="006668A5"/>
    <w:rsid w:val="00712C6A"/>
    <w:rsid w:val="007401AF"/>
    <w:rsid w:val="00741E89"/>
    <w:rsid w:val="00742279"/>
    <w:rsid w:val="00775819"/>
    <w:rsid w:val="007A0CDF"/>
    <w:rsid w:val="007B7CDA"/>
    <w:rsid w:val="007C78A9"/>
    <w:rsid w:val="007E6B83"/>
    <w:rsid w:val="007F3616"/>
    <w:rsid w:val="00821ADF"/>
    <w:rsid w:val="00836BAF"/>
    <w:rsid w:val="008B60CB"/>
    <w:rsid w:val="008E191B"/>
    <w:rsid w:val="00923300"/>
    <w:rsid w:val="00936763"/>
    <w:rsid w:val="00942193"/>
    <w:rsid w:val="0095215A"/>
    <w:rsid w:val="009800AF"/>
    <w:rsid w:val="009A4169"/>
    <w:rsid w:val="009A5E5A"/>
    <w:rsid w:val="009A7B89"/>
    <w:rsid w:val="009D3CFB"/>
    <w:rsid w:val="00A2510E"/>
    <w:rsid w:val="00A37DA9"/>
    <w:rsid w:val="00A65A2B"/>
    <w:rsid w:val="00AA4ACD"/>
    <w:rsid w:val="00AC4D54"/>
    <w:rsid w:val="00AD496F"/>
    <w:rsid w:val="00B02860"/>
    <w:rsid w:val="00B13786"/>
    <w:rsid w:val="00B53246"/>
    <w:rsid w:val="00B6280E"/>
    <w:rsid w:val="00B73432"/>
    <w:rsid w:val="00B87A9D"/>
    <w:rsid w:val="00C040C9"/>
    <w:rsid w:val="00C43C06"/>
    <w:rsid w:val="00C6636B"/>
    <w:rsid w:val="00CA1292"/>
    <w:rsid w:val="00CB0C18"/>
    <w:rsid w:val="00CE5FA0"/>
    <w:rsid w:val="00CF0049"/>
    <w:rsid w:val="00D4097A"/>
    <w:rsid w:val="00D544E1"/>
    <w:rsid w:val="00D87781"/>
    <w:rsid w:val="00D945FD"/>
    <w:rsid w:val="00DB6AD1"/>
    <w:rsid w:val="00DC0B09"/>
    <w:rsid w:val="00DC7A9E"/>
    <w:rsid w:val="00DE63ED"/>
    <w:rsid w:val="00E27EA7"/>
    <w:rsid w:val="00E72390"/>
    <w:rsid w:val="00E8541E"/>
    <w:rsid w:val="00EE0A79"/>
    <w:rsid w:val="00FC4ABA"/>
    <w:rsid w:val="00FF3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9ED076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015ADA"/>
    <w:rPr>
      <w:rFonts w:ascii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qFormat/>
    <w:rsid w:val="002F4FA7"/>
    <w:rPr>
      <w:color w:val="0000FF"/>
      <w:u w:val="single"/>
    </w:rPr>
  </w:style>
  <w:style w:type="table" w:styleId="a4">
    <w:name w:val="Table Grid"/>
    <w:basedOn w:val="a1"/>
    <w:uiPriority w:val="39"/>
    <w:rsid w:val="00015AD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38</Words>
  <Characters>1932</Characters>
  <Application>Microsoft Macintosh Word</Application>
  <DocSecurity>0</DocSecurity>
  <Lines>16</Lines>
  <Paragraphs>4</Paragraphs>
  <ScaleCrop>false</ScaleCrop>
  <HeadingPairs>
    <vt:vector size="4" baseType="variant">
      <vt:variant>
        <vt:lpstr>标题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Supplementary File 1. Parameters used in our simulation</vt:lpstr>
    </vt:vector>
  </TitlesOfParts>
  <LinksUpToDate>false</LinksUpToDate>
  <CharactersWithSpaces>22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qiang Sun</dc:creator>
  <cp:keywords/>
  <dc:description/>
  <cp:lastModifiedBy>Yuanqiang Sun</cp:lastModifiedBy>
  <cp:revision>1</cp:revision>
  <dcterms:created xsi:type="dcterms:W3CDTF">2025-05-13T06:59:00Z</dcterms:created>
  <dcterms:modified xsi:type="dcterms:W3CDTF">2025-05-13T07:03:00Z</dcterms:modified>
</cp:coreProperties>
</file>